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dunal vegetation from our analyses</w:t>
      </w:r>
      <w:r w:rsidR="00841086">
        <w:rPr>
          <w:rFonts w:cstheme="majorBidi"/>
        </w:rPr>
        <w:t>.</w:t>
      </w:r>
      <w:commentRangeEnd w:id="8"/>
      <w:r w:rsidR="00BC6386">
        <w:rPr>
          <w:rStyle w:val="CommentReference"/>
          <w:rFonts w:ascii="Times New Roman" w:hAnsiTheme="minorHAnsi"/>
        </w:rPr>
        <w:commentReference w:id="8"/>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 xml:space="preserve">(sensu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DE095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DE095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w:t>
      </w:r>
      <w:r w:rsidR="0014092A">
        <w:t xml:space="preserve">(sensu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6"/>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w:t>
      </w:r>
      <w:r w:rsidR="0020209D">
        <w:rPr>
          <w:rFonts w:eastAsiaTheme="minorEastAsia"/>
        </w:rPr>
        <w:t xml:space="preserve">main effect </w:t>
      </w:r>
      <w:r w:rsidR="0020209D">
        <w:rPr>
          <w:rFonts w:eastAsiaTheme="minorEastAsia" w:cstheme="majorBidi"/>
        </w:rPr>
        <w:t>×</w:t>
      </w:r>
      <w:r w:rsidR="0020209D">
        <w:rPr>
          <w:rFonts w:eastAsiaTheme="minorEastAsia"/>
        </w:rPr>
        <w:t xml:space="preserve"> region</w:t>
      </w:r>
      <w:r w:rsidR="0020209D">
        <w:rPr>
          <w:rFonts w:eastAsiaTheme="minorEastAsia"/>
        </w:rPr>
        <w:t>”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4863409" w:rsidR="006C54AE" w:rsidRDefault="00C31973">
      <w:pPr>
        <w:pStyle w:val="FirstParagraph"/>
      </w:pPr>
      <w:r>
        <w:t>We fit multiple regression models t</w:t>
      </w:r>
      <w:r>
        <w:t>o describe the effects of the different heterogeneity on species richness in concert</w:t>
      </w:r>
      <w:r>
        <w:t xml:space="preserve">.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19274F">
        <w:t>, indicating weaker or absent partial relationships between the different forms of heterogeneity in the SWAFR</w:t>
      </w:r>
      <w:r w:rsidR="002A0395">
        <w:t>.</w:t>
      </w:r>
    </w:p>
    <w:p w14:paraId="2C47BF37" w14:textId="2C0C6735" w:rsidR="00350FE5" w:rsidRDefault="00396132">
      <w:pPr>
        <w:pStyle w:val="FirstParagraph"/>
      </w:pPr>
      <w:r>
        <w:t>T</w:t>
      </w:r>
      <w:commentRangeStart w:id="19"/>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w:t>
      </w:r>
      <w:r w:rsidR="006B7A26">
        <w:lastRenderedPageBreak/>
        <w:t xml:space="preserve">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0"/>
      <w:r w:rsidR="006A44FA">
        <w:rPr>
          <w:rStyle w:val="CommentReference"/>
          <w:rFonts w:ascii="Times New Roman" w:hAnsiTheme="minorHAnsi"/>
        </w:rPr>
        <w:commentReference w:id="20"/>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1"/>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2"/>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w:t>
      </w:r>
      <w:r w:rsidR="00E4420C" w:rsidRPr="00765017">
        <w:rPr>
          <w:color w:val="FF0000"/>
        </w:rPr>
        <w:t>at broader spatial scales</w:t>
      </w:r>
      <w:r w:rsidR="00DC180F" w:rsidRPr="00765017">
        <w:rPr>
          <w:color w:val="FF0000"/>
        </w:rPr>
        <w:t>.</w:t>
      </w:r>
      <w:commentRangeEnd w:id="22"/>
      <w:r w:rsidR="006A44FA" w:rsidRPr="00765017">
        <w:rPr>
          <w:rStyle w:val="CommentReference"/>
          <w:rFonts w:ascii="Times New Roman" w:hAnsiTheme="minorHAnsi"/>
          <w:color w:val="FF0000"/>
        </w:rPr>
        <w:commentReference w:id="22"/>
      </w:r>
      <w:commentRangeEnd w:id="21"/>
      <w:r w:rsidR="009172F8">
        <w:rPr>
          <w:rStyle w:val="CommentReference"/>
          <w:rFonts w:ascii="Times New Roman" w:hAnsiTheme="minorHAnsi"/>
        </w:rPr>
        <w:commentReference w:id="21"/>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60559B">
        <w:rPr>
          <w:rStyle w:val="CommentReference"/>
          <w:rFonts w:ascii="Times New Roman" w:eastAsiaTheme="minorHAnsi" w:hAnsiTheme="minorHAnsi" w:cstheme="minorBidi"/>
          <w:b w:val="0"/>
          <w:bCs w:val="0"/>
          <w:color w:val="auto"/>
        </w:rPr>
        <w:commentReference w:id="23"/>
      </w:r>
    </w:p>
    <w:p w14:paraId="6DC64564" w14:textId="4DDF28D4"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69119E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w:t>
      </w:r>
      <w:r w:rsidR="009A709A">
        <w:lastRenderedPageBreak/>
        <w:t>scale richness</w:t>
      </w:r>
      <w:r w:rsidR="007149DA">
        <w:t xml:space="preserve"> </w:t>
      </w:r>
      <w:r w:rsidR="0072106C">
        <w:t>in the Cape. This interpretation is consistent with evidence for a much high</w:t>
      </w:r>
      <w:r w:rsidR="0058677B">
        <w:t>er</w:t>
      </w:r>
      <w:r w:rsidR="0072106C">
        <w:t xml:space="preserve"> frequency of </w:t>
      </w:r>
      <w:commentRangeStart w:id="29"/>
      <w:commentRangeStart w:id="30"/>
      <w:r w:rsidR="0072106C">
        <w:t xml:space="preserve">single-site </w:t>
      </w:r>
      <w:commentRangeEnd w:id="29"/>
      <w:r w:rsidR="00952699">
        <w:rPr>
          <w:rStyle w:val="CommentReference"/>
          <w:rFonts w:ascii="Times New Roman" w:hAnsiTheme="minorHAnsi"/>
        </w:rPr>
        <w:commentReference w:id="29"/>
      </w:r>
      <w:commentRangeEnd w:id="30"/>
      <w:r w:rsidR="0060559B">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6).</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w:t>
      </w:r>
      <w:r w:rsidR="002F32A1">
        <w:rPr>
          <w:rFonts w:ascii="Times New Roman" w:hAnsi="Times New Roman" w:cs="Times New Roman"/>
          <w:lang w:val="en-GB"/>
        </w:rPr>
        <w:lastRenderedPageBreak/>
        <w:t xml:space="preserve">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3"/>
      <w:r w:rsidR="005143E0">
        <w:t xml:space="preserve">putative refugia </w:t>
      </w:r>
      <w:r w:rsidR="00A44F62">
        <w:t xml:space="preserve">in the SWAFR </w:t>
      </w:r>
      <w:r w:rsidR="005143E0">
        <w:t>is somewhat un</w:t>
      </w:r>
      <w:r w:rsidR="0084063D">
        <w:t>clear</w:t>
      </w:r>
      <w:commentRangeEnd w:id="33"/>
      <w:r w:rsidR="00B753DF">
        <w:rPr>
          <w:rStyle w:val="CommentReference"/>
          <w:rFonts w:ascii="Times New Roman" w:hAnsiTheme="minorHAnsi"/>
        </w:rPr>
        <w:commentReference w:id="33"/>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xml:space="preserve">, the latter promoting </w:t>
      </w:r>
      <w:r w:rsidR="00711CBD">
        <w:rPr>
          <w:sz w:val="24"/>
          <w:szCs w:val="24"/>
        </w:rPr>
        <w:lastRenderedPageBreak/>
        <w:t>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5"/>
      <w:r w:rsidRPr="00242181">
        <w:rPr>
          <w:b/>
        </w:rPr>
        <w:lastRenderedPageBreak/>
        <w:t xml:space="preserve">Figure </w:t>
      </w:r>
      <w:r>
        <w:rPr>
          <w:b/>
        </w:rPr>
        <w:t>1</w:t>
      </w:r>
      <w:commentRangeEnd w:id="35"/>
      <w:r w:rsidR="0090014E">
        <w:rPr>
          <w:rStyle w:val="CommentReference"/>
          <w:rFonts w:ascii="Times New Roman" w:hAnsiTheme="minorHAnsi"/>
        </w:rPr>
        <w:commentReference w:id="35"/>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6"/>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6"/>
      <w:r w:rsidR="00D84A21">
        <w:rPr>
          <w:rStyle w:val="CommentReference"/>
          <w:rFonts w:ascii="Times New Roman" w:hAnsiTheme="minorHAnsi"/>
        </w:rPr>
        <w:commentReference w:id="36"/>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 xml:space="preserve">c,g,i) and marginally </w:t>
      </w:r>
      <w:r w:rsidR="007138B7">
        <w:t>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7"/>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7"/>
      <w:r w:rsidR="001E2381">
        <w:rPr>
          <w:rStyle w:val="CommentReference"/>
          <w:rFonts w:ascii="Times New Roman" w:hAnsiTheme="minorHAnsi"/>
        </w:rPr>
        <w:commentReference w:id="37"/>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2E628E27" w:rsidR="00570649" w:rsidRDefault="00F614B4" w:rsidP="00A9751F">
      <w:pPr>
        <w:pStyle w:val="ImageCaption"/>
        <w:spacing w:line="240" w:lineRule="auto"/>
      </w:pPr>
      <w:r>
        <w:br w:type="page"/>
      </w:r>
      <w:bookmarkStart w:id="38" w:name="references"/>
    </w:p>
    <w:p w14:paraId="68AE72BC" w14:textId="77777777" w:rsidR="00570649" w:rsidRDefault="00570649">
      <w:r>
        <w:rPr>
          <w:noProof/>
        </w:rPr>
        <w:lastRenderedPageBreak/>
        <w:drawing>
          <wp:inline distT="0" distB="0" distL="0" distR="0" wp14:anchorId="0A88C844" wp14:editId="7FBFFF33">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64CFF5D0" w14:textId="301E9961" w:rsidR="00C07FEA" w:rsidRPr="003226B9" w:rsidRDefault="00570649">
      <w:r w:rsidRPr="00C07FEA">
        <w:rPr>
          <w:b/>
          <w:bCs/>
        </w:rPr>
        <w:t>Figure 6:</w:t>
      </w:r>
      <w:r>
        <w:t xml:space="preserve"> </w:t>
      </w:r>
      <w:r w:rsidR="00C07FEA" w:rsidRPr="006B3905">
        <w:t>Frequency</w:t>
      </w:r>
      <w:r w:rsidR="00C07FEA" w:rsidRPr="00832261">
        <w:t xml:space="preserve"> </w:t>
      </w:r>
      <w:r w:rsidR="00C07FEA">
        <w:t>distribution of vascular plant species</w:t>
      </w:r>
      <w:r w:rsidR="00C07FEA">
        <w:t>’</w:t>
      </w:r>
      <w:r w:rsidR="00C07FEA">
        <w:t xml:space="preserve"> range sizes (quantified as the number of QDS occupied; log</w:t>
      </w:r>
      <w:r w:rsidR="00C07FEA">
        <w:rPr>
          <w:vertAlign w:val="subscript"/>
        </w:rPr>
        <w:t>10</w:t>
      </w:r>
      <w:r w:rsidR="00C07FEA">
        <w:t xml:space="preserve">-axis) in the GCFR and SWAFR, based on the species occurrence dataset used here (see text). </w:t>
      </w:r>
      <w:r w:rsidR="00C07FEA">
        <w:t xml:space="preserve">Frequencies are scaled as the proportions of </w:t>
      </w:r>
      <w:r w:rsidR="00C07FEA">
        <w:t>species</w:t>
      </w:r>
      <w:r w:rsidR="00C07FEA" w:rsidRPr="00CC1818">
        <w:t xml:space="preserve"> </w:t>
      </w:r>
      <w:r w:rsidR="00C07FEA">
        <w:t>within each region</w:t>
      </w:r>
      <w:r w:rsidR="00C07FEA">
        <w:t>’</w:t>
      </w:r>
      <w:r w:rsidR="00C07FEA">
        <w:t>s flora.</w:t>
      </w:r>
      <w:r w:rsidR="003226B9">
        <w:t xml:space="preserve"> GCFR species have, on average, smaller ranges (ca. </w:t>
      </w:r>
      <w:r w:rsidR="003E1A40">
        <w:t>9.7</w:t>
      </w:r>
      <w:r w:rsidR="003226B9">
        <w:t xml:space="preserve"> QDS) than SWAFR species (ca. </w:t>
      </w:r>
      <w:r w:rsidR="003E1A40">
        <w:t>17.6</w:t>
      </w:r>
      <w:bookmarkStart w:id="39" w:name="_GoBack"/>
      <w:bookmarkEnd w:id="39"/>
      <w:r w:rsidR="003226B9">
        <w:t xml:space="preserve"> QDS) (</w:t>
      </w:r>
      <w:r w:rsidR="003226B9">
        <w:rPr>
          <w:i/>
          <w:iCs/>
        </w:rPr>
        <w:t>P</w:t>
      </w:r>
      <w:r w:rsidR="003226B9">
        <w:t xml:space="preserve"> &lt; 0.001</w:t>
      </w:r>
      <w:r w:rsidR="00B825C8">
        <w:t>;</w:t>
      </w:r>
      <w:r w:rsidR="003226B9">
        <w:t xml:space="preserve"> two-sided </w:t>
      </w:r>
      <w:r w:rsidR="003226B9">
        <w:rPr>
          <w:i/>
          <w:iCs/>
        </w:rPr>
        <w:t>t</w:t>
      </w:r>
      <w:r w:rsidR="003226B9">
        <w:t>-test).</w:t>
      </w:r>
    </w:p>
    <w:p w14:paraId="15F44A2F" w14:textId="7FF13D77" w:rsidR="00570649" w:rsidRDefault="00570649">
      <w:pPr>
        <w:rPr>
          <w:rFonts w:asciiTheme="majorBidi" w:hAnsiTheme="majorBidi"/>
        </w:rPr>
      </w:pPr>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8"/>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4"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7" w:author="Ruan Van Mazijk" w:date="2020-02-28T14:10:00Z" w:initials="RVM">
    <w:p w14:paraId="3F4DA4D2" w14:textId="2DD7C931" w:rsidR="003D0E54" w:rsidRDefault="003D0E54">
      <w:pPr>
        <w:pStyle w:val="CommentText"/>
      </w:pPr>
      <w:r>
        <w:rPr>
          <w:rStyle w:val="CommentReference"/>
        </w:rPr>
        <w:annotationRef/>
      </w:r>
      <w:r>
        <w:t>Still needed?</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1"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3" w:author="Ruan Van Mazijk" w:date="2020-02-27T18:23:00Z" w:initials="RVM">
    <w:p w14:paraId="5CBACEA6" w14:textId="0FD1865A" w:rsidR="0060559B" w:rsidRDefault="0060559B">
      <w:pPr>
        <w:pStyle w:val="CommentText"/>
      </w:pPr>
      <w:r>
        <w:rPr>
          <w:rStyle w:val="CommentReference"/>
        </w:rPr>
        <w:annotationRef/>
      </w:r>
      <w:r>
        <w:t>Reference W</w:t>
      </w:r>
      <w:r>
        <w:t>ü</w:t>
      </w:r>
      <w:r>
        <w:t xml:space="preserve">est et al. (2018. </w:t>
      </w:r>
      <w:r>
        <w:rPr>
          <w:i/>
          <w:iCs/>
        </w:rPr>
        <w:t>J. Biogeog.</w:t>
      </w:r>
      <w:r>
        <w:t>)</w:t>
      </w:r>
    </w:p>
  </w:comment>
  <w:comment w:id="25" w:author="Michael Cramer" w:date="2020-01-21T18:32:00Z" w:initials="MC">
    <w:p w14:paraId="08FD9056" w14:textId="634F5059" w:rsidR="00BC6386" w:rsidRDefault="00BC6386">
      <w:pPr>
        <w:pStyle w:val="CommentText"/>
      </w:pPr>
      <w:r>
        <w:rPr>
          <w:rStyle w:val="CommentReference"/>
        </w:rPr>
        <w:annotationRef/>
      </w:r>
      <w:r>
        <w:t>On the basis of?</w:t>
      </w:r>
    </w:p>
  </w:comment>
  <w:comment w:id="26"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7"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9"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30" w:author="Ruan Van Mazijk" w:date="2020-02-27T18:24:00Z" w:initials="RVM">
    <w:p w14:paraId="5FBB7D79" w14:textId="1902FE42" w:rsidR="0060559B" w:rsidRDefault="0060559B">
      <w:pPr>
        <w:pStyle w:val="CommentText"/>
      </w:pPr>
      <w:r>
        <w:rPr>
          <w:rStyle w:val="CommentReference"/>
        </w:rPr>
        <w:annotationRef/>
      </w:r>
      <w:r>
        <w:t>Range-size figure?</w:t>
      </w:r>
      <w:r>
        <w:t xml:space="preserve"> </w:t>
      </w:r>
      <w:r>
        <w:t>Using species occurence matrix (QDS-scale, both regions together)</w:t>
      </w:r>
    </w:p>
  </w:comment>
  <w:comment w:id="31"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3" w:author="Michael Cramer" w:date="2020-01-21T19:02:00Z" w:initials="MC">
    <w:p w14:paraId="33809609" w14:textId="17BC86DE" w:rsidR="00BC6386" w:rsidRDefault="00BC6386">
      <w:pPr>
        <w:pStyle w:val="CommentText"/>
      </w:pPr>
      <w:r>
        <w:rPr>
          <w:rStyle w:val="CommentReference"/>
        </w:rPr>
        <w:annotationRef/>
      </w:r>
      <w:r>
        <w:t>Why?</w:t>
      </w:r>
    </w:p>
  </w:comment>
  <w:comment w:id="35"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6" w:author="Ruan Van Mazijk" w:date="2020-02-27T16:18:00Z" w:initials="RVM">
    <w:p w14:paraId="217ACE92" w14:textId="37F5D616" w:rsidR="00D84A21" w:rsidRDefault="00D84A21">
      <w:pPr>
        <w:pStyle w:val="CommentText"/>
      </w:pPr>
      <w:r>
        <w:rPr>
          <w:rStyle w:val="CommentReference"/>
        </w:rPr>
        <w:annotationRef/>
      </w:r>
      <w:r>
        <w:t>Tighten xlims on d,e</w:t>
      </w:r>
    </w:p>
  </w:comment>
  <w:comment w:id="37" w:author="Ruan Van Mazijk" w:date="2020-02-27T17:27:00Z" w:initials="RVM">
    <w:p w14:paraId="030E1ECF" w14:textId="44923FD3" w:rsidR="001E2381" w:rsidRDefault="001E2381">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176CF" w14:textId="77777777" w:rsidR="00DE0957" w:rsidRDefault="00DE0957">
      <w:pPr>
        <w:spacing w:after="0"/>
      </w:pPr>
      <w:r>
        <w:separator/>
      </w:r>
    </w:p>
  </w:endnote>
  <w:endnote w:type="continuationSeparator" w:id="0">
    <w:p w14:paraId="6A645999" w14:textId="77777777" w:rsidR="00DE0957" w:rsidRDefault="00DE0957">
      <w:pPr>
        <w:spacing w:after="0"/>
      </w:pPr>
      <w:r>
        <w:continuationSeparator/>
      </w:r>
    </w:p>
  </w:endnote>
  <w:endnote w:type="continuationNotice" w:id="1">
    <w:p w14:paraId="51CDEBBA" w14:textId="77777777" w:rsidR="00DE0957" w:rsidRDefault="00DE095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95CF0" w14:textId="77777777" w:rsidR="00DE0957" w:rsidRDefault="00DE0957">
      <w:r>
        <w:separator/>
      </w:r>
    </w:p>
  </w:footnote>
  <w:footnote w:type="continuationSeparator" w:id="0">
    <w:p w14:paraId="43858FE5" w14:textId="77777777" w:rsidR="00DE0957" w:rsidRDefault="00DE0957">
      <w:r>
        <w:continuationSeparator/>
      </w:r>
    </w:p>
  </w:footnote>
  <w:footnote w:type="continuationNotice" w:id="1">
    <w:p w14:paraId="4D13D2C8" w14:textId="77777777" w:rsidR="00DE0957" w:rsidRDefault="00DE095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33E4"/>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orcid.org/0000-0002-1363-9781" TargetMode="External"/><Relationship Id="rId10" Type="http://schemas.microsoft.com/office/2016/09/relationships/commentsIds" Target="commentsId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47436-E800-4811-95D7-2A811E82B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8</TotalTime>
  <Pages>28</Pages>
  <Words>42065</Words>
  <Characters>239776</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127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6</cp:revision>
  <cp:lastPrinted>2020-02-28T12:27:00Z</cp:lastPrinted>
  <dcterms:created xsi:type="dcterms:W3CDTF">2020-01-29T13:10:00Z</dcterms:created>
  <dcterms:modified xsi:type="dcterms:W3CDTF">2020-02-2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